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E4407F6" w14:textId="77777777" w:rsidR="00273525" w:rsidRPr="004C31F7" w:rsidRDefault="00273525" w:rsidP="00273525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4C31F7">
        <w:rPr>
          <w:rFonts w:ascii="Times New Roman" w:hAnsi="Times New Roman" w:cs="Times New Roman"/>
          <w:b/>
          <w:bCs/>
          <w:sz w:val="24"/>
          <w:szCs w:val="24"/>
        </w:rPr>
        <w:t>Morbimortalidade por anemia ferropriva, em Goiás, entre 2008 e 20191: um estudo epidemiológico.</w:t>
      </w:r>
    </w:p>
    <w:p w14:paraId="7CEA1402" w14:textId="77777777" w:rsidR="00620D1C" w:rsidRPr="007932B2" w:rsidRDefault="00620D1C" w:rsidP="00273525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78BD122" w14:textId="69E2B0BC" w:rsidR="00273525" w:rsidRPr="007932B2" w:rsidRDefault="00273525" w:rsidP="00DB452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hAnsi="Times New Roman" w:cs="Times New Roman"/>
          <w:sz w:val="24"/>
          <w:szCs w:val="24"/>
        </w:rPr>
        <w:t>Filipe Teixeira Borges Neves</w:t>
      </w:r>
      <w:r w:rsidRPr="007932B2">
        <w:rPr>
          <w:rFonts w:ascii="Times New Roman" w:hAnsi="Times New Roman" w:cs="Times New Roman"/>
          <w:sz w:val="24"/>
          <w:szCs w:val="24"/>
        </w:rPr>
        <w:t>¹</w:t>
      </w:r>
      <w:r>
        <w:rPr>
          <w:rFonts w:ascii="Times New Roman" w:hAnsi="Times New Roman" w:cs="Times New Roman"/>
          <w:sz w:val="24"/>
          <w:szCs w:val="24"/>
        </w:rPr>
        <w:t>*</w:t>
      </w:r>
      <w:r w:rsidR="00697D2D">
        <w:rPr>
          <w:rFonts w:ascii="Times New Roman" w:hAnsi="Times New Roman" w:cs="Times New Roman"/>
          <w:sz w:val="24"/>
          <w:szCs w:val="24"/>
        </w:rPr>
        <w:t>;</w:t>
      </w:r>
      <w:r w:rsidR="003A0652"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="00E334FA">
        <w:rPr>
          <w:rFonts w:ascii="Times New Roman" w:hAnsi="Times New Roman" w:cs="Times New Roman"/>
          <w:sz w:val="24"/>
          <w:szCs w:val="24"/>
        </w:rPr>
        <w:t>Ana Luisa Peres Barbosa</w:t>
      </w:r>
      <w:bookmarkStart w:id="0" w:name="_Hlk49869173"/>
      <w:r w:rsidR="003A0652" w:rsidRPr="007932B2">
        <w:rPr>
          <w:rFonts w:ascii="Times New Roman" w:hAnsi="Times New Roman" w:cs="Times New Roman"/>
          <w:sz w:val="24"/>
          <w:szCs w:val="24"/>
        </w:rPr>
        <w:t>¹</w:t>
      </w:r>
      <w:bookmarkEnd w:id="0"/>
      <w:r w:rsidR="00697D2D">
        <w:rPr>
          <w:rFonts w:ascii="Times New Roman" w:hAnsi="Times New Roman" w:cs="Times New Roman"/>
          <w:sz w:val="24"/>
          <w:szCs w:val="24"/>
        </w:rPr>
        <w:t>;</w:t>
      </w:r>
      <w:r>
        <w:rPr>
          <w:rFonts w:ascii="Times New Roman" w:hAnsi="Times New Roman" w:cs="Times New Roman"/>
          <w:sz w:val="24"/>
          <w:szCs w:val="24"/>
        </w:rPr>
        <w:t xml:space="preserve"> Laura Araújo de Carvalho</w:t>
      </w:r>
      <w:r w:rsidRPr="00273525">
        <w:rPr>
          <w:rFonts w:ascii="Times New Roman" w:hAnsi="Times New Roman" w:cs="Times New Roman"/>
          <w:sz w:val="24"/>
          <w:szCs w:val="24"/>
        </w:rPr>
        <w:t>¹</w:t>
      </w:r>
      <w:r w:rsidR="00697D2D">
        <w:rPr>
          <w:rFonts w:ascii="Times New Roman" w:hAnsi="Times New Roman" w:cs="Times New Roman"/>
          <w:sz w:val="24"/>
          <w:szCs w:val="24"/>
        </w:rPr>
        <w:t xml:space="preserve"> </w:t>
      </w:r>
      <w:r w:rsidR="00E334FA">
        <w:rPr>
          <w:rFonts w:ascii="Times New Roman" w:hAnsi="Times New Roman" w:cs="Times New Roman"/>
          <w:sz w:val="24"/>
          <w:szCs w:val="24"/>
        </w:rPr>
        <w:t>Laryssa Simões de Lima Assis</w:t>
      </w:r>
      <w:r w:rsidR="003A0652" w:rsidRPr="007932B2">
        <w:rPr>
          <w:rFonts w:ascii="Times New Roman" w:hAnsi="Times New Roman" w:cs="Times New Roman"/>
          <w:sz w:val="24"/>
          <w:szCs w:val="24"/>
        </w:rPr>
        <w:t>¹</w:t>
      </w:r>
      <w:r w:rsidR="00697D2D">
        <w:rPr>
          <w:rFonts w:ascii="Times New Roman" w:hAnsi="Times New Roman" w:cs="Times New Roman"/>
          <w:sz w:val="24"/>
          <w:szCs w:val="24"/>
        </w:rPr>
        <w:t>;</w:t>
      </w:r>
      <w:r w:rsidR="00620D1C"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="00E334FA">
        <w:rPr>
          <w:rFonts w:ascii="Times New Roman" w:hAnsi="Times New Roman" w:cs="Times New Roman"/>
          <w:sz w:val="24"/>
          <w:szCs w:val="24"/>
        </w:rPr>
        <w:t>Bárbara Araújo de Carvalho</w:t>
      </w:r>
      <w:r w:rsidR="00E334FA">
        <w:rPr>
          <w:rFonts w:ascii="Times New Roman" w:hAnsi="Times New Roman" w:cs="Times New Roman"/>
          <w:sz w:val="24"/>
          <w:szCs w:val="24"/>
          <w:vertAlign w:val="superscript"/>
        </w:rPr>
        <w:t>²</w:t>
      </w:r>
    </w:p>
    <w:p w14:paraId="1C0A8E12" w14:textId="22EE1F11" w:rsidR="00620D1C" w:rsidRDefault="00DB4524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1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Pontifícia Universidade Católica de Goiás. Escola de Ciências Médicas, Farmacêuticas e Biomédicas, Curso de Medicina</w:t>
      </w:r>
      <w:r w:rsidR="00697D2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– Goiânia – GO</w:t>
      </w:r>
    </w:p>
    <w:p w14:paraId="3F9E4A4F" w14:textId="7B2CA44C" w:rsidR="00DB4524" w:rsidRDefault="00DB4524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2</w:t>
      </w:r>
      <w:r w:rsidR="00E334FA"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Pontifícia Universidade Católica de Goiás. Escola de Ciências Médicas, Farmacêuticas e Biomédicas</w:t>
      </w: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, Curso</w:t>
      </w:r>
      <w:r w:rsidR="00E334FA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de Medicina</w:t>
      </w: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. Goiânia – GO</w:t>
      </w:r>
    </w:p>
    <w:p w14:paraId="3FFE148F" w14:textId="177F548B" w:rsidR="00273525" w:rsidRDefault="00DB4524" w:rsidP="00273525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*Autor correspondente: </w:t>
      </w:r>
      <w:hyperlink r:id="rId8" w:history="1">
        <w:r w:rsidR="00273525" w:rsidRPr="00F55372">
          <w:rPr>
            <w:rStyle w:val="Hyperlink"/>
            <w:rFonts w:ascii="Times New Roman" w:hAnsi="Times New Roman" w:cs="Times New Roman"/>
            <w:sz w:val="24"/>
            <w:szCs w:val="24"/>
            <w:shd w:val="clear" w:color="auto" w:fill="FFFFFF"/>
          </w:rPr>
          <w:t>teixeirafilipe52@gmail.com</w:t>
        </w:r>
      </w:hyperlink>
    </w:p>
    <w:p w14:paraId="0B756020" w14:textId="35E44C1A" w:rsidR="00273525" w:rsidRDefault="00273525" w:rsidP="00273525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</w:p>
    <w:p w14:paraId="12485E96" w14:textId="77777777" w:rsidR="00273525" w:rsidRPr="00273525" w:rsidRDefault="00273525" w:rsidP="00273525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</w:p>
    <w:p w14:paraId="4E72DEA5" w14:textId="7A7E18E6" w:rsidR="00273525" w:rsidRDefault="00273525" w:rsidP="00273525">
      <w:pPr>
        <w:spacing w:line="360" w:lineRule="auto"/>
        <w:jc w:val="both"/>
      </w:pPr>
      <w:r w:rsidRPr="00273525">
        <w:rPr>
          <w:rFonts w:ascii="Times New Roman" w:hAnsi="Times New Roman" w:cs="Times New Roman"/>
          <w:b/>
          <w:bCs/>
          <w:sz w:val="24"/>
          <w:szCs w:val="24"/>
        </w:rPr>
        <w:t>INTRODUÇÃO:</w:t>
      </w:r>
      <w:r w:rsidRPr="00273525">
        <w:rPr>
          <w:rFonts w:ascii="Times New Roman" w:hAnsi="Times New Roman" w:cs="Times New Roman"/>
          <w:sz w:val="24"/>
          <w:szCs w:val="24"/>
        </w:rPr>
        <w:t xml:space="preserve"> Anemia é definida como a baixa concentração sanguínea de hemoglobina, é um problema de saúde pública com impactos sociais e econômicos. Com mais de 60% dos casos em todo o mundo, a deficiência de ferro é a principal causa de anemia. Segundo a Organização Mundial de Saúde (OMS), das dez principais causas de agravo à saúde da população, a anemia ferropriva ocupa o sexto lugar em países em desenvolvimento, como o Brasil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73525">
        <w:rPr>
          <w:rFonts w:ascii="Times New Roman" w:hAnsi="Times New Roman" w:cs="Times New Roman"/>
          <w:b/>
          <w:bCs/>
          <w:sz w:val="24"/>
          <w:szCs w:val="24"/>
        </w:rPr>
        <w:t>OBJETIVO:</w:t>
      </w:r>
      <w:r w:rsidRPr="00273525">
        <w:rPr>
          <w:rFonts w:ascii="Times New Roman" w:hAnsi="Times New Roman" w:cs="Times New Roman"/>
          <w:sz w:val="24"/>
          <w:szCs w:val="24"/>
        </w:rPr>
        <w:t xml:space="preserve"> Avaliar a morbimortalidade por anemia ferropriva no estado de Goiás entre 2008 e 2019, segundo as variáveis sexo e faixa etária. </w:t>
      </w:r>
      <w:r w:rsidRPr="00273525">
        <w:rPr>
          <w:rFonts w:ascii="Times New Roman" w:hAnsi="Times New Roman" w:cs="Times New Roman"/>
          <w:b/>
          <w:bCs/>
          <w:sz w:val="24"/>
          <w:szCs w:val="24"/>
        </w:rPr>
        <w:t>MÉTODO:</w:t>
      </w:r>
      <w:r w:rsidRPr="00273525">
        <w:rPr>
          <w:rFonts w:ascii="Times New Roman" w:hAnsi="Times New Roman" w:cs="Times New Roman"/>
          <w:sz w:val="24"/>
          <w:szCs w:val="24"/>
        </w:rPr>
        <w:t xml:space="preserve"> Estudo epidemiológico, de base populacional e transversal, cujos dados analisados foram retirados do DATASUS do Sistema de Informações Hospitalares do Sistema Único de Saúde (SIH/SUS)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73525">
        <w:rPr>
          <w:rFonts w:ascii="Times New Roman" w:hAnsi="Times New Roman" w:cs="Times New Roman"/>
          <w:b/>
          <w:bCs/>
          <w:sz w:val="24"/>
          <w:szCs w:val="24"/>
        </w:rPr>
        <w:t>RESULTADOS:</w:t>
      </w:r>
      <w:r w:rsidRPr="00273525">
        <w:rPr>
          <w:rFonts w:ascii="Times New Roman" w:hAnsi="Times New Roman" w:cs="Times New Roman"/>
          <w:sz w:val="24"/>
          <w:szCs w:val="24"/>
        </w:rPr>
        <w:t xml:space="preserve"> Houve 4.836 internações por anemia ferropriva em Goiás no período analisado, sendo 60% no sexo feminino. As internações no sexo masculino foram mais prevalentes que no sexo feminino nos extremos das faixas etárias, predominando entre 1 e 9 anos e entre 60 e 80 anos ou mais. Quanto ao sexo feminino</w:t>
      </w:r>
      <w:r w:rsidR="003C6A7C">
        <w:rPr>
          <w:rFonts w:ascii="Times New Roman" w:hAnsi="Times New Roman" w:cs="Times New Roman"/>
          <w:sz w:val="24"/>
          <w:szCs w:val="24"/>
        </w:rPr>
        <w:t>,</w:t>
      </w:r>
      <w:r w:rsidRPr="00273525">
        <w:rPr>
          <w:rFonts w:ascii="Times New Roman" w:hAnsi="Times New Roman" w:cs="Times New Roman"/>
          <w:sz w:val="24"/>
          <w:szCs w:val="24"/>
        </w:rPr>
        <w:t xml:space="preserve"> as taxas de internação foram maiores entre 10 e 59 anos, período marcado pela menacme nas mulheres. Apesar da anemia ferropriva ser mais prevalente nas mulheres, a taxa de mortalidade foi expressivamente maior no sexo masculino (3,82%) quando comparado ao sexo feminino (2,45</w:t>
      </w:r>
      <w:r w:rsidR="004C31F7">
        <w:rPr>
          <w:rFonts w:ascii="Times New Roman" w:hAnsi="Times New Roman" w:cs="Times New Roman"/>
          <w:sz w:val="24"/>
          <w:szCs w:val="24"/>
        </w:rPr>
        <w:t>%</w:t>
      </w:r>
      <w:r w:rsidRPr="00273525">
        <w:rPr>
          <w:rFonts w:ascii="Times New Roman" w:hAnsi="Times New Roman" w:cs="Times New Roman"/>
          <w:sz w:val="24"/>
          <w:szCs w:val="24"/>
        </w:rPr>
        <w:t>). Excetuando menores de um ano, a taxa de mortalidade por anemia ferropriva foi maior no sexo masculino em todas as faixas etária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73525">
        <w:rPr>
          <w:rFonts w:ascii="Times New Roman" w:hAnsi="Times New Roman" w:cs="Times New Roman"/>
          <w:b/>
          <w:bCs/>
          <w:sz w:val="24"/>
          <w:szCs w:val="24"/>
        </w:rPr>
        <w:t>CONCLUSÃO:</w:t>
      </w:r>
      <w:r w:rsidRPr="00273525">
        <w:rPr>
          <w:rFonts w:ascii="Times New Roman" w:hAnsi="Times New Roman" w:cs="Times New Roman"/>
          <w:sz w:val="24"/>
          <w:szCs w:val="24"/>
        </w:rPr>
        <w:t xml:space="preserve"> A anemia por deficiência de ferro ainda é um grave problema de saúde </w:t>
      </w:r>
      <w:r w:rsidR="009B5291">
        <w:rPr>
          <w:rFonts w:ascii="Times New Roman" w:hAnsi="Times New Roman" w:cs="Times New Roman"/>
          <w:sz w:val="24"/>
          <w:szCs w:val="24"/>
        </w:rPr>
        <w:t xml:space="preserve">pública </w:t>
      </w:r>
      <w:r w:rsidRPr="00273525">
        <w:rPr>
          <w:rFonts w:ascii="Times New Roman" w:hAnsi="Times New Roman" w:cs="Times New Roman"/>
          <w:sz w:val="24"/>
          <w:szCs w:val="24"/>
        </w:rPr>
        <w:t xml:space="preserve">no Brasil. O número de internações foi maior no sexo feminino, em especial durante a menacme, devido as maiores perdas sanguíneas no período menstrual. Entretanto, durante a infância e em pacientes idosos, esses números foram maiores no sexo masculino, provavelmente devido a deficiência no aporte nutricional de ferro ou por perdas sanguíneas frequentes, como neoplasias, </w:t>
      </w:r>
      <w:r w:rsidRPr="00273525">
        <w:rPr>
          <w:rFonts w:ascii="Times New Roman" w:hAnsi="Times New Roman" w:cs="Times New Roman"/>
          <w:sz w:val="24"/>
          <w:szCs w:val="24"/>
        </w:rPr>
        <w:lastRenderedPageBreak/>
        <w:t>respectivamente. Portanto, o sexo feminino se mostrou como fator de risco para morbidade e o sexo masculino como fator de risco para mortalidade</w:t>
      </w:r>
      <w:r>
        <w:t>.</w:t>
      </w:r>
    </w:p>
    <w:p w14:paraId="189A5162" w14:textId="7BE8469F" w:rsidR="00273525" w:rsidRDefault="00273525" w:rsidP="00273525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 xml:space="preserve">Palavras-chave: </w:t>
      </w:r>
      <w:r>
        <w:rPr>
          <w:rFonts w:ascii="Times New Roman" w:hAnsi="Times New Roman" w:cs="Times New Roman"/>
        </w:rPr>
        <w:t>Anemia ferropriva; Epidemiologia; Goiás.</w:t>
      </w:r>
      <w:r w:rsidR="00D727F5">
        <w:rPr>
          <w:rFonts w:ascii="Times New Roman" w:hAnsi="Times New Roman" w:cs="Times New Roman"/>
        </w:rPr>
        <w:t xml:space="preserve"> </w:t>
      </w:r>
    </w:p>
    <w:p w14:paraId="5E0DE83F" w14:textId="2F88E06D" w:rsidR="00164781" w:rsidRDefault="003A0652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932B2">
        <w:rPr>
          <w:rFonts w:ascii="Times New Roman" w:hAnsi="Times New Roman" w:cs="Times New Roman"/>
          <w:b/>
          <w:bCs/>
          <w:sz w:val="24"/>
          <w:szCs w:val="24"/>
        </w:rPr>
        <w:t>REFERÊNCIAS</w:t>
      </w:r>
      <w:r w:rsidR="00D727F5">
        <w:rPr>
          <w:rFonts w:ascii="Times New Roman" w:hAnsi="Times New Roman" w:cs="Times New Roman"/>
          <w:b/>
          <w:bCs/>
          <w:sz w:val="24"/>
          <w:szCs w:val="24"/>
        </w:rPr>
        <w:t>:</w:t>
      </w:r>
    </w:p>
    <w:p w14:paraId="23B5026B" w14:textId="4F2906B8" w:rsidR="00D727F5" w:rsidRPr="003C6A7C" w:rsidRDefault="00D727F5" w:rsidP="00D727F5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D727F5">
        <w:rPr>
          <w:rFonts w:ascii="Times New Roman" w:hAnsi="Times New Roman" w:cs="Times New Roman"/>
          <w:noProof/>
          <w:sz w:val="24"/>
          <w:szCs w:val="24"/>
        </w:rPr>
        <w:t xml:space="preserve">KASSEBAUM, N. J. et al. </w:t>
      </w:r>
      <w:r w:rsidRPr="003C6A7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The Global Burden of Anemia. </w:t>
      </w:r>
      <w:r w:rsidRPr="003C6A7C"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t>Hematology/Oncology Clinics of North America</w:t>
      </w:r>
      <w:r w:rsidRPr="003C6A7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v. 30, n. 2, p. 247–308, 2016. </w:t>
      </w:r>
    </w:p>
    <w:p w14:paraId="722A88A0" w14:textId="77777777" w:rsidR="00D727F5" w:rsidRPr="003C6A7C" w:rsidRDefault="00D727F5" w:rsidP="00D727F5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D727F5">
        <w:rPr>
          <w:rFonts w:ascii="Times New Roman" w:hAnsi="Times New Roman" w:cs="Times New Roman"/>
          <w:b/>
          <w:bCs/>
          <w:noProof/>
          <w:sz w:val="24"/>
          <w:szCs w:val="24"/>
        </w:rPr>
        <w:t>TabNet Win32 3.0: Morbidade Hospitalar do SUS - por local de residência - Goiás</w:t>
      </w:r>
      <w:r w:rsidRPr="00D727F5">
        <w:rPr>
          <w:rFonts w:ascii="Times New Roman" w:hAnsi="Times New Roman" w:cs="Times New Roman"/>
          <w:noProof/>
          <w:sz w:val="24"/>
          <w:szCs w:val="24"/>
        </w:rPr>
        <w:t xml:space="preserve">. Disponível em: &lt;http://tabnet.datasus.gov.br/cgi/tabcgi.exe?sih/cnv/nrgo.def&gt;. </w:t>
      </w:r>
      <w:r w:rsidRPr="003C6A7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cesso em: 1 set. 2020. </w:t>
      </w:r>
    </w:p>
    <w:p w14:paraId="64C86672" w14:textId="77777777" w:rsidR="00D727F5" w:rsidRPr="00D727F5" w:rsidRDefault="00D727F5" w:rsidP="00D727F5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noProof/>
          <w:sz w:val="24"/>
        </w:rPr>
      </w:pPr>
      <w:r w:rsidRPr="003C6A7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WHO. The global prevalence of anaemia in 2011. </w:t>
      </w:r>
      <w:r w:rsidRPr="00D727F5">
        <w:rPr>
          <w:rFonts w:ascii="Times New Roman" w:hAnsi="Times New Roman" w:cs="Times New Roman"/>
          <w:b/>
          <w:bCs/>
          <w:noProof/>
          <w:sz w:val="24"/>
          <w:szCs w:val="24"/>
        </w:rPr>
        <w:t>Who</w:t>
      </w:r>
      <w:r w:rsidRPr="00D727F5">
        <w:rPr>
          <w:rFonts w:ascii="Times New Roman" w:hAnsi="Times New Roman" w:cs="Times New Roman"/>
          <w:noProof/>
          <w:sz w:val="24"/>
          <w:szCs w:val="24"/>
        </w:rPr>
        <w:t xml:space="preserve">, p. 1–48, 2011. </w:t>
      </w:r>
    </w:p>
    <w:p w14:paraId="31167E6E" w14:textId="6816D652" w:rsidR="00D727F5" w:rsidRDefault="00D727F5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p w14:paraId="0FB5DA01" w14:textId="0DDC2D4C" w:rsidR="00E334FA" w:rsidRPr="007932B2" w:rsidRDefault="00E334FA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462F848" w14:textId="693233F8" w:rsidR="004A32BC" w:rsidRPr="007932B2" w:rsidRDefault="004A32BC" w:rsidP="00971B7C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sectPr w:rsidR="004A32BC" w:rsidRPr="007932B2" w:rsidSect="00DB4524">
      <w:headerReference w:type="even" r:id="rId9"/>
      <w:headerReference w:type="default" r:id="rId10"/>
      <w:headerReference w:type="first" r:id="rId11"/>
      <w:pgSz w:w="11906" w:h="16838" w:code="9"/>
      <w:pgMar w:top="1701" w:right="1418" w:bottom="1418" w:left="1701" w:header="709" w:footer="141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71C570D" w14:textId="77777777" w:rsidR="00464F57" w:rsidRDefault="00464F57" w:rsidP="00343A77">
      <w:pPr>
        <w:spacing w:after="0" w:line="240" w:lineRule="auto"/>
      </w:pPr>
      <w:r>
        <w:separator/>
      </w:r>
    </w:p>
  </w:endnote>
  <w:endnote w:type="continuationSeparator" w:id="0">
    <w:p w14:paraId="18D9186E" w14:textId="77777777" w:rsidR="00464F57" w:rsidRDefault="00464F57" w:rsidP="00343A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A955B42" w14:textId="77777777" w:rsidR="00464F57" w:rsidRDefault="00464F57" w:rsidP="00343A77">
      <w:pPr>
        <w:spacing w:after="0" w:line="240" w:lineRule="auto"/>
      </w:pPr>
      <w:r>
        <w:separator/>
      </w:r>
    </w:p>
  </w:footnote>
  <w:footnote w:type="continuationSeparator" w:id="0">
    <w:p w14:paraId="428D27FD" w14:textId="77777777" w:rsidR="00464F57" w:rsidRDefault="00464F57" w:rsidP="00343A7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77AA638" w14:textId="2BC5D952" w:rsidR="00343A77" w:rsidRDefault="003C6A7C">
    <w:pPr>
      <w:pStyle w:val="Cabealho"/>
    </w:pPr>
    <w:r>
      <w:rPr>
        <w:noProof/>
        <w:lang w:eastAsia="pt-BR"/>
      </w:rPr>
      <w:pict w14:anchorId="602EE9B7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9" o:spid="_x0000_s2050" type="#_x0000_t75" style="position:absolute;margin-left:0;margin-top:0;width:439.2pt;height:439.2pt;z-index:-251657216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3DE9F16" w14:textId="02C903E6" w:rsidR="00343A77" w:rsidRDefault="003C6A7C">
    <w:pPr>
      <w:pStyle w:val="Cabealho"/>
    </w:pPr>
    <w:r>
      <w:rPr>
        <w:noProof/>
        <w:lang w:eastAsia="pt-BR"/>
      </w:rPr>
      <w:pict w14:anchorId="74A7500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30" o:spid="_x0000_s2051" type="#_x0000_t75" style="position:absolute;margin-left:0;margin-top:0;width:439.2pt;height:439.2pt;z-index:-251656192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C199F33" w14:textId="029B44C6" w:rsidR="00343A77" w:rsidRDefault="003C6A7C">
    <w:pPr>
      <w:pStyle w:val="Cabealho"/>
    </w:pPr>
    <w:r>
      <w:rPr>
        <w:noProof/>
        <w:lang w:eastAsia="pt-BR"/>
      </w:rPr>
      <w:pict w14:anchorId="19AA0D1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8" o:spid="_x0000_s2049" type="#_x0000_t75" style="position:absolute;margin-left:0;margin-top:0;width:439.2pt;height:439.2pt;z-index:-251658240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7F9F382E"/>
    <w:multiLevelType w:val="hybridMultilevel"/>
    <w:tmpl w:val="D1DA3744"/>
    <w:lvl w:ilvl="0" w:tplc="7278DA28">
      <w:start w:val="1"/>
      <w:numFmt w:val="decimalZero"/>
      <w:lvlText w:val="%1)"/>
      <w:lvlJc w:val="left"/>
      <w:pPr>
        <w:ind w:left="720" w:hanging="360"/>
      </w:pPr>
      <w:rPr>
        <w:rFonts w:cstheme="minorBidi"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08"/>
  <w:hyphenationZone w:val="425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72AE6"/>
    <w:rsid w:val="00053B96"/>
    <w:rsid w:val="00096AE8"/>
    <w:rsid w:val="000D3531"/>
    <w:rsid w:val="00134B5E"/>
    <w:rsid w:val="001608C2"/>
    <w:rsid w:val="00164781"/>
    <w:rsid w:val="001C574E"/>
    <w:rsid w:val="00231B88"/>
    <w:rsid w:val="002471C3"/>
    <w:rsid w:val="00266FC4"/>
    <w:rsid w:val="002725D9"/>
    <w:rsid w:val="00273525"/>
    <w:rsid w:val="00280B8E"/>
    <w:rsid w:val="002E41B0"/>
    <w:rsid w:val="002F127F"/>
    <w:rsid w:val="00305C67"/>
    <w:rsid w:val="003156C1"/>
    <w:rsid w:val="00343A77"/>
    <w:rsid w:val="003A0652"/>
    <w:rsid w:val="003C668F"/>
    <w:rsid w:val="003C6A7C"/>
    <w:rsid w:val="00425F38"/>
    <w:rsid w:val="00447C27"/>
    <w:rsid w:val="00464F57"/>
    <w:rsid w:val="00475380"/>
    <w:rsid w:val="004A32BC"/>
    <w:rsid w:val="004C31F7"/>
    <w:rsid w:val="004C7207"/>
    <w:rsid w:val="00501C38"/>
    <w:rsid w:val="005667EC"/>
    <w:rsid w:val="00570B81"/>
    <w:rsid w:val="005B72EB"/>
    <w:rsid w:val="00620D1C"/>
    <w:rsid w:val="00665EF0"/>
    <w:rsid w:val="00697D2D"/>
    <w:rsid w:val="006F094E"/>
    <w:rsid w:val="0070304B"/>
    <w:rsid w:val="0076733E"/>
    <w:rsid w:val="007932B2"/>
    <w:rsid w:val="00794171"/>
    <w:rsid w:val="007C0E1D"/>
    <w:rsid w:val="007C68E0"/>
    <w:rsid w:val="00810055"/>
    <w:rsid w:val="008310A3"/>
    <w:rsid w:val="00857E0F"/>
    <w:rsid w:val="00890DA5"/>
    <w:rsid w:val="008B4251"/>
    <w:rsid w:val="008B506A"/>
    <w:rsid w:val="00907BEE"/>
    <w:rsid w:val="00917B69"/>
    <w:rsid w:val="00971B7C"/>
    <w:rsid w:val="009B5291"/>
    <w:rsid w:val="009D66F1"/>
    <w:rsid w:val="009F475B"/>
    <w:rsid w:val="00A0313F"/>
    <w:rsid w:val="00A80712"/>
    <w:rsid w:val="00A96D05"/>
    <w:rsid w:val="00AB2915"/>
    <w:rsid w:val="00AD751D"/>
    <w:rsid w:val="00AF3E24"/>
    <w:rsid w:val="00AF6722"/>
    <w:rsid w:val="00B245D3"/>
    <w:rsid w:val="00B6499A"/>
    <w:rsid w:val="00B81803"/>
    <w:rsid w:val="00B82666"/>
    <w:rsid w:val="00B97B0B"/>
    <w:rsid w:val="00BA6C5C"/>
    <w:rsid w:val="00BD3375"/>
    <w:rsid w:val="00BF0C45"/>
    <w:rsid w:val="00BF2D44"/>
    <w:rsid w:val="00C072EE"/>
    <w:rsid w:val="00CC2FB8"/>
    <w:rsid w:val="00CF2087"/>
    <w:rsid w:val="00D24C67"/>
    <w:rsid w:val="00D325A4"/>
    <w:rsid w:val="00D46ED6"/>
    <w:rsid w:val="00D52F37"/>
    <w:rsid w:val="00D54ECD"/>
    <w:rsid w:val="00D62BB7"/>
    <w:rsid w:val="00D656CA"/>
    <w:rsid w:val="00D727F5"/>
    <w:rsid w:val="00D76AA9"/>
    <w:rsid w:val="00DA3568"/>
    <w:rsid w:val="00DB4524"/>
    <w:rsid w:val="00DB4900"/>
    <w:rsid w:val="00DB76D3"/>
    <w:rsid w:val="00DE2878"/>
    <w:rsid w:val="00E01E58"/>
    <w:rsid w:val="00E334FA"/>
    <w:rsid w:val="00E469F8"/>
    <w:rsid w:val="00E72AE6"/>
    <w:rsid w:val="00EC1DD2"/>
    <w:rsid w:val="00FA0A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,"/>
  <w:listSeparator w:val=";"/>
  <w14:docId w14:val="74D57D2F"/>
  <w15:chartTrackingRefBased/>
  <w15:docId w15:val="{A62952FF-ACAA-43E8-B7EB-C307443F21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DB4524"/>
    <w:rPr>
      <w:color w:val="0563C1" w:themeColor="hyperlink"/>
      <w:u w:val="single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DB4524"/>
    <w:rPr>
      <w:color w:val="605E5C"/>
      <w:shd w:val="clear" w:color="auto" w:fill="E1DFDD"/>
    </w:rPr>
  </w:style>
  <w:style w:type="paragraph" w:styleId="Cabealho">
    <w:name w:val="header"/>
    <w:basedOn w:val="Normal"/>
    <w:link w:val="Cabealho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343A77"/>
  </w:style>
  <w:style w:type="paragraph" w:styleId="Rodap">
    <w:name w:val="footer"/>
    <w:basedOn w:val="Normal"/>
    <w:link w:val="Rodap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343A77"/>
  </w:style>
  <w:style w:type="paragraph" w:styleId="PargrafodaLista">
    <w:name w:val="List Paragraph"/>
    <w:basedOn w:val="Normal"/>
    <w:uiPriority w:val="34"/>
    <w:qFormat/>
    <w:rsid w:val="00E334FA"/>
    <w:pPr>
      <w:ind w:left="720"/>
      <w:contextualSpacing/>
    </w:pPr>
  </w:style>
  <w:style w:type="character" w:styleId="MenoPendente">
    <w:name w:val="Unresolved Mention"/>
    <w:basedOn w:val="Fontepargpadro"/>
    <w:uiPriority w:val="99"/>
    <w:semiHidden/>
    <w:unhideWhenUsed/>
    <w:rsid w:val="0027352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eixeirafilipe52@gmail.com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BCBD1A2-6BA9-4128-97E1-EFE562C9B0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501</Words>
  <Characters>2706</Characters>
  <Application>Microsoft Office Word</Application>
  <DocSecurity>0</DocSecurity>
  <Lines>22</Lines>
  <Paragraphs>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mila Assunção</dc:creator>
  <cp:keywords/>
  <dc:description/>
  <cp:lastModifiedBy>Filipe Neves</cp:lastModifiedBy>
  <cp:revision>5</cp:revision>
  <dcterms:created xsi:type="dcterms:W3CDTF">2020-09-01T19:29:00Z</dcterms:created>
  <dcterms:modified xsi:type="dcterms:W3CDTF">2020-09-01T19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associacao-brasileira-de-normas-tecnicas</vt:lpwstr>
  </property>
  <property fmtid="{D5CDD505-2E9C-101B-9397-08002B2CF9AE}" pid="7" name="Mendeley Recent Style Name 2_1">
    <vt:lpwstr>Associação Brasileira de Normas Técnicas (Portuguese - Brazil)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bce55c2-ad66-32a7-916c-87fa2808d060</vt:lpwstr>
  </property>
  <property fmtid="{D5CDD505-2E9C-101B-9397-08002B2CF9AE}" pid="24" name="Mendeley Citation Style_1">
    <vt:lpwstr>http://www.zotero.org/styles/associacao-brasileira-de-normas-tecnicas</vt:lpwstr>
  </property>
</Properties>
</file>